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6E3E340E"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70FF04A1"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p>
    <w:p w14:paraId="6FC0F3C0" w14:textId="77777777" w:rsidR="00B9464A" w:rsidRDefault="00B9464A" w:rsidP="009C03BC">
      <w:pPr>
        <w:jc w:val="both"/>
      </w:pPr>
    </w:p>
    <w:p w14:paraId="187A821A" w14:textId="7037D60B" w:rsidR="00D57DEA" w:rsidRDefault="00F639C0" w:rsidP="009C03BC">
      <w:pPr>
        <w:jc w:val="both"/>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0BA0CB22" w14:textId="241A3606" w:rsidR="00760B56" w:rsidRDefault="00760B56" w:rsidP="009C03BC">
      <w:pPr>
        <w:jc w:val="both"/>
      </w:pPr>
    </w:p>
    <w:p w14:paraId="28CE0A25" w14:textId="14D50ABB" w:rsidR="00D57DEA" w:rsidRPr="00D57DEA" w:rsidRDefault="001C76B6" w:rsidP="009C03BC">
      <w:pPr>
        <w:jc w:val="both"/>
      </w:pPr>
      <w:r>
        <w:t xml:space="preserve">We employed a straightforward python-based modelling strategy making use of either direct ordinary differential equation encoding and the </w:t>
      </w:r>
      <w:proofErr w:type="spellStart"/>
      <w:r>
        <w:t>lmfit</w:t>
      </w:r>
      <w:proofErr w:type="spellEnd"/>
      <w:r>
        <w:t xml:space="preserve"> package or the modelling package </w:t>
      </w:r>
      <w:proofErr w:type="spellStart"/>
      <w:r>
        <w:t>GomPy</w:t>
      </w:r>
      <w:proofErr w:type="spellEnd"/>
      <w:r>
        <w:t xml:space="preserve"> with its interface to the SciPy minimize fitting procedure via least squares. The results of our modelling are shown, firstly for representative variation of the caution parameters in Fig. </w:t>
      </w:r>
      <w:r w:rsidR="00C35442">
        <w:t>3</w:t>
      </w:r>
      <w:r>
        <w:t xml:space="preserve">, showing the range of response forms that the model can account for and then fitted to the country response data shown in Fig. </w:t>
      </w:r>
      <w:r w:rsidR="00C35442">
        <w:t>4</w:t>
      </w:r>
      <w:r>
        <w:t>.</w:t>
      </w:r>
    </w:p>
    <w:p w14:paraId="6ABB5B88" w14:textId="77777777" w:rsidR="00EC0319" w:rsidRDefault="00EC0319" w:rsidP="009C03BC">
      <w:pPr>
        <w:jc w:val="both"/>
      </w:pPr>
    </w:p>
    <w:p w14:paraId="4D1E2D76" w14:textId="58A02CCA" w:rsidR="009C03BC" w:rsidRDefault="009C70C1" w:rsidP="009C03BC">
      <w:pPr>
        <w:jc w:val="both"/>
      </w:pPr>
      <w:r>
        <w:t xml:space="preserve">This phenomenom is not restricted to US or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the far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The generic linear phases of growth are surveyed in </w:t>
      </w:r>
      <w:r w:rsidR="00EC0319">
        <w:lastRenderedPageBreak/>
        <w:t>data taken from Johns Hopkins University database, using a rolling average over 7 days to remove prominent weekly variations in reporting and some fluctuations, in Fig 2 for the 10 most affected countries (US, Brazil,</w:t>
      </w:r>
      <w:r>
        <w:t xml:space="preserve"> </w:t>
      </w:r>
      <w:r w:rsidR="00EC0319">
        <w:t>Russia,</w:t>
      </w:r>
      <w:r>
        <w:t xml:space="preserve"> </w:t>
      </w:r>
      <w:r w:rsidR="00EC0319">
        <w:t>India,</w:t>
      </w:r>
      <w:r>
        <w:t xml:space="preserve"> </w:t>
      </w:r>
      <w:r w:rsidR="00EC0319">
        <w:t>UK,</w:t>
      </w:r>
      <w:r>
        <w:t xml:space="preserve"> </w:t>
      </w:r>
      <w:r w:rsidR="00EC0319">
        <w:t>Spain,</w:t>
      </w:r>
      <w:r>
        <w:t xml:space="preserve"> </w:t>
      </w:r>
      <w:r w:rsidR="00EC0319">
        <w:t>Italy,</w:t>
      </w:r>
      <w:r>
        <w:t xml:space="preserve"> </w:t>
      </w:r>
      <w:r w:rsidR="00EC0319">
        <w:t>Peru,</w:t>
      </w:r>
      <w:r>
        <w:t xml:space="preserve"> </w:t>
      </w:r>
      <w:r w:rsidR="00EC0319">
        <w:t>France,</w:t>
      </w:r>
      <w:r>
        <w:t xml:space="preserve"> and </w:t>
      </w:r>
      <w:r w:rsidR="00EC0319">
        <w:t>Iran) and six others selected because they represent a strong variety of government responses to the pandemic (</w:t>
      </w:r>
      <w:r>
        <w:t xml:space="preserve">Sweden, </w:t>
      </w:r>
      <w:r w:rsidR="00EC0319">
        <w:t xml:space="preserve">Germany, </w:t>
      </w:r>
      <w:r>
        <w:t>Netherlands</w:t>
      </w:r>
      <w:r w:rsidR="00EC0319">
        <w:t xml:space="preserve">, </w:t>
      </w:r>
      <w:r>
        <w:t xml:space="preserve">Poland </w:t>
      </w:r>
      <w:r w:rsidR="00EC0319">
        <w:t>South Korea, Australia</w:t>
      </w:r>
      <w:r>
        <w:t>)</w:t>
      </w:r>
      <w:r w:rsidR="00EC0319">
        <w:t xml:space="preserve">. </w:t>
      </w:r>
    </w:p>
    <w:p w14:paraId="6ED9BBB5" w14:textId="63459CE4" w:rsidR="00CF546D" w:rsidRDefault="00CF546D"/>
    <w:p w14:paraId="3E9410CB" w14:textId="2986D5C9" w:rsidR="00580A50" w:rsidRDefault="00580A50" w:rsidP="004707EC">
      <w:pPr>
        <w:jc w:val="both"/>
      </w:pPr>
      <w:r>
        <w:t>Th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0D250322"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countries with largest population epidemics in the world for Covid-19 as of Aug </w:t>
      </w:r>
      <w:proofErr w:type="gramStart"/>
      <w:r w:rsidR="00130C34">
        <w:rPr>
          <w:sz w:val="22"/>
          <w:szCs w:val="22"/>
        </w:rPr>
        <w:t>1</w:t>
      </w:r>
      <w:proofErr w:type="gramEnd"/>
      <w:r w:rsidR="00130C34">
        <w:rPr>
          <w:sz w:val="22"/>
          <w:szCs w:val="22"/>
        </w:rPr>
        <w:t xml:space="preserve"> 2020. Large countries like the US and Brazil have not had a consistent or effective communication of information about the disease, but the response is still effectively piecewise linear as expected from the cautionary model, like the more consistent Russian response.</w:t>
      </w:r>
      <w:r w:rsidR="00CA3B20">
        <w:rPr>
          <w:sz w:val="22"/>
          <w:szCs w:val="22"/>
        </w:rPr>
        <w:t xml:space="preserve"> </w:t>
      </w:r>
      <w:r w:rsidR="00B05583">
        <w:rPr>
          <w:sz w:val="22"/>
          <w:szCs w:val="22"/>
        </w:rPr>
        <w:t xml:space="preserve">Data is taken from John Hopkins University compilation and averaged over last 7 days to remove weekly oscillations in reporting </w:t>
      </w:r>
      <w:proofErr w:type="gramStart"/>
      <w:r w:rsidR="00B05583">
        <w:rPr>
          <w:sz w:val="22"/>
          <w:szCs w:val="22"/>
        </w:rPr>
        <w:t>The</w:t>
      </w:r>
      <w:proofErr w:type="gramEnd"/>
      <w:r w:rsidR="00B05583">
        <w:rPr>
          <w:sz w:val="22"/>
          <w:szCs w:val="22"/>
        </w:rPr>
        <w:t xml:space="preserve"> data is fitted with a simple 3-segment piecewise linear fit.</w:t>
      </w:r>
      <w:r w:rsidR="00831BED">
        <w:rPr>
          <w:sz w:val="22"/>
          <w:szCs w:val="22"/>
        </w:rPr>
        <w:t xml:space="preserve"> Note that second waves of infection, affecting Spain </w:t>
      </w:r>
      <w:proofErr w:type="gramStart"/>
      <w:r w:rsidR="00831BED">
        <w:rPr>
          <w:sz w:val="22"/>
          <w:szCs w:val="22"/>
        </w:rPr>
        <w:t>in particular in</w:t>
      </w:r>
      <w:proofErr w:type="gramEnd"/>
      <w:r w:rsidR="00831BED">
        <w:rPr>
          <w:sz w:val="22"/>
          <w:szCs w:val="22"/>
        </w:rPr>
        <w:t xml:space="preserve"> this plo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6D83CBFE"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 xml:space="preserve">The data for the registered fraction of population with Covid-19 infection (green), recovered (blue) and deaths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lang w:val="en-DE"/>
        </w:rPr>
        <w:t>Exposure=0.4</w:t>
      </w:r>
      <w:r w:rsidR="00BA3A52" w:rsidRPr="00BA3A52">
        <w:rPr>
          <w:sz w:val="22"/>
          <w:szCs w:val="22"/>
          <w:lang w:val="en-US"/>
        </w:rPr>
        <w:t>,</w:t>
      </w:r>
      <w:r w:rsidR="00BA3A52" w:rsidRPr="00BA3A52">
        <w:rPr>
          <w:sz w:val="22"/>
          <w:szCs w:val="22"/>
          <w:lang w:val="en-DE"/>
        </w:rPr>
        <w:t xml:space="preserve"> IncubPeriod=5</w:t>
      </w:r>
      <w:r w:rsidR="00BA3A52" w:rsidRPr="00BA3A52">
        <w:rPr>
          <w:sz w:val="22"/>
          <w:szCs w:val="22"/>
          <w:lang w:val="en-US"/>
        </w:rPr>
        <w:t>,</w:t>
      </w:r>
      <w:r w:rsidR="00BA3A52" w:rsidRPr="00BA3A52">
        <w:rPr>
          <w:sz w:val="22"/>
          <w:szCs w:val="22"/>
          <w:lang w:val="en-D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Mild=0.7</w:t>
      </w:r>
      <w:r w:rsidR="00BA3A52" w:rsidRPr="00BA3A52">
        <w:rPr>
          <w:sz w:val="22"/>
          <w:szCs w:val="22"/>
          <w:lang w:val="en-US"/>
        </w:rPr>
        <w:t>,</w:t>
      </w:r>
      <w:r w:rsidR="00BA3A52" w:rsidRPr="00BA3A52">
        <w:rPr>
          <w:sz w:val="22"/>
          <w:szCs w:val="22"/>
          <w:lang w:val="en-DE"/>
        </w:rPr>
        <w:t xml:space="preserve">  FracSevere=0.20</w:t>
      </w:r>
      <w:r w:rsidR="00BA3A52" w:rsidRPr="00BA3A52">
        <w:rPr>
          <w:sz w:val="22"/>
          <w:szCs w:val="22"/>
          <w:lang w:val="en-US"/>
        </w:rPr>
        <w:t xml:space="preserve">, </w:t>
      </w:r>
      <w:r w:rsidR="00BA3A52" w:rsidRPr="00BA3A52">
        <w:rPr>
          <w:sz w:val="22"/>
          <w:szCs w:val="22"/>
          <w:lang w:val="en-DE"/>
        </w:rPr>
        <w:t>FracCritical=0.1</w:t>
      </w:r>
      <w:r w:rsidR="00BA3A52" w:rsidRPr="00BA3A52">
        <w:rPr>
          <w:sz w:val="22"/>
          <w:szCs w:val="22"/>
          <w:lang w:val="en-US"/>
        </w:rPr>
        <w:t>,</w:t>
      </w:r>
      <w:r w:rsidR="00BA3A52">
        <w:rPr>
          <w:sz w:val="22"/>
          <w:szCs w:val="22"/>
        </w:rPr>
        <w:t xml:space="preserve"> </w:t>
      </w:r>
      <w:r w:rsidR="00BA3A52" w:rsidRPr="00BA3A52">
        <w:rPr>
          <w:sz w:val="22"/>
          <w:szCs w:val="22"/>
          <w:lang w:val="en-DE"/>
        </w:rPr>
        <w:t>CFR=0.05</w:t>
      </w:r>
      <w:r w:rsidR="00BA3A52" w:rsidRPr="00BA3A52">
        <w:rPr>
          <w:sz w:val="22"/>
          <w:szCs w:val="22"/>
          <w:lang w:val="en-US"/>
        </w:rPr>
        <w:t xml:space="preserve">, </w:t>
      </w:r>
      <w:r w:rsidR="00BA3A52" w:rsidRPr="00BA3A52">
        <w:rPr>
          <w:sz w:val="22"/>
          <w:szCs w:val="22"/>
          <w:lang w:val="en-DE"/>
        </w:rPr>
        <w:t>TimeICUDeath=5</w:t>
      </w:r>
      <w:r w:rsidR="00BA3A52" w:rsidRPr="00BA3A52">
        <w:rPr>
          <w:sz w:val="22"/>
          <w:szCs w:val="22"/>
          <w:lang w:val="en-US"/>
        </w:rPr>
        <w:t xml:space="preserve">, </w:t>
      </w:r>
      <w:r w:rsidR="00BA3A52" w:rsidRPr="00BA3A52">
        <w:rPr>
          <w:sz w:val="22"/>
          <w:szCs w:val="22"/>
          <w:lang w:val="en-DE"/>
        </w:rPr>
        <w:t>DurHosp=4</w:t>
      </w:r>
      <w:r w:rsidR="00BA3A52" w:rsidRPr="00BA3A52">
        <w:rPr>
          <w:sz w:val="22"/>
          <w:szCs w:val="22"/>
          <w:lang w:val="en-US"/>
        </w:rPr>
        <w:t>,</w:t>
      </w:r>
      <w:r w:rsidR="00BA3A52" w:rsidRPr="00BA3A52">
        <w:rPr>
          <w:sz w:val="22"/>
          <w:szCs w:val="22"/>
          <w:lang w:val="en-D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DeathsDet=1.0</w:t>
      </w:r>
      <w:r w:rsidR="00BA3A52">
        <w:rPr>
          <w:sz w:val="22"/>
          <w:szCs w:val="22"/>
          <w:lang w:val="en-US"/>
        </w:rPr>
        <w:t xml:space="preserve">, </w:t>
      </w:r>
      <w:r w:rsidR="00BA3A52" w:rsidRPr="00BA3A52">
        <w:rPr>
          <w:sz w:val="22"/>
          <w:szCs w:val="22"/>
          <w:lang w:val="en-DE"/>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szCs w:val="22"/>
          <w:lang w:val="en-D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8"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29"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30"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1"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2"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3"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4"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8E242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4675E"/>
    <w:rsid w:val="000702F7"/>
    <w:rsid w:val="000708E9"/>
    <w:rsid w:val="00077136"/>
    <w:rsid w:val="00081ED4"/>
    <w:rsid w:val="000A24CA"/>
    <w:rsid w:val="000A5FD6"/>
    <w:rsid w:val="00101D01"/>
    <w:rsid w:val="0010500C"/>
    <w:rsid w:val="0011114A"/>
    <w:rsid w:val="00130C34"/>
    <w:rsid w:val="0014064D"/>
    <w:rsid w:val="00141EC7"/>
    <w:rsid w:val="001508F4"/>
    <w:rsid w:val="001932BB"/>
    <w:rsid w:val="001C76B6"/>
    <w:rsid w:val="001E3962"/>
    <w:rsid w:val="00200EA8"/>
    <w:rsid w:val="00201C51"/>
    <w:rsid w:val="00211CDF"/>
    <w:rsid w:val="0024322C"/>
    <w:rsid w:val="00250AAA"/>
    <w:rsid w:val="002633A9"/>
    <w:rsid w:val="00275BBB"/>
    <w:rsid w:val="002B1595"/>
    <w:rsid w:val="003475CB"/>
    <w:rsid w:val="00386D10"/>
    <w:rsid w:val="004707EC"/>
    <w:rsid w:val="004C58E1"/>
    <w:rsid w:val="00580A50"/>
    <w:rsid w:val="00591EE7"/>
    <w:rsid w:val="005E07EF"/>
    <w:rsid w:val="00615B64"/>
    <w:rsid w:val="006465EE"/>
    <w:rsid w:val="006978B2"/>
    <w:rsid w:val="006E17CC"/>
    <w:rsid w:val="007238FC"/>
    <w:rsid w:val="00760B56"/>
    <w:rsid w:val="007B048D"/>
    <w:rsid w:val="007B63DA"/>
    <w:rsid w:val="007D1E71"/>
    <w:rsid w:val="00831BED"/>
    <w:rsid w:val="00836B82"/>
    <w:rsid w:val="00895D36"/>
    <w:rsid w:val="008A3669"/>
    <w:rsid w:val="008A56AF"/>
    <w:rsid w:val="008C1006"/>
    <w:rsid w:val="008C58D6"/>
    <w:rsid w:val="008E1C44"/>
    <w:rsid w:val="008E2428"/>
    <w:rsid w:val="00905C25"/>
    <w:rsid w:val="00925DE6"/>
    <w:rsid w:val="00982B35"/>
    <w:rsid w:val="009B7339"/>
    <w:rsid w:val="009C03BC"/>
    <w:rsid w:val="009C70C1"/>
    <w:rsid w:val="009E453D"/>
    <w:rsid w:val="009F4214"/>
    <w:rsid w:val="00A41CB4"/>
    <w:rsid w:val="00A905F2"/>
    <w:rsid w:val="00AA6EE7"/>
    <w:rsid w:val="00AD39E5"/>
    <w:rsid w:val="00AE2502"/>
    <w:rsid w:val="00AE4C8A"/>
    <w:rsid w:val="00B05583"/>
    <w:rsid w:val="00B16E3E"/>
    <w:rsid w:val="00B2575D"/>
    <w:rsid w:val="00B9464A"/>
    <w:rsid w:val="00BA3A52"/>
    <w:rsid w:val="00C27C51"/>
    <w:rsid w:val="00C35442"/>
    <w:rsid w:val="00C35EF1"/>
    <w:rsid w:val="00CA3B20"/>
    <w:rsid w:val="00CA6E4C"/>
    <w:rsid w:val="00CC1644"/>
    <w:rsid w:val="00CE6D85"/>
    <w:rsid w:val="00CF1226"/>
    <w:rsid w:val="00CF546D"/>
    <w:rsid w:val="00D509E0"/>
    <w:rsid w:val="00D5526F"/>
    <w:rsid w:val="00D57DEA"/>
    <w:rsid w:val="00D767D6"/>
    <w:rsid w:val="00D815EE"/>
    <w:rsid w:val="00DE00A8"/>
    <w:rsid w:val="00E029E4"/>
    <w:rsid w:val="00E501A1"/>
    <w:rsid w:val="00E617A3"/>
    <w:rsid w:val="00E626CB"/>
    <w:rsid w:val="00EC0319"/>
    <w:rsid w:val="00EE6A1A"/>
    <w:rsid w:val="00F2641B"/>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hyperlink" Target="https://doi.org/10.1101/2020.03.24.20042291"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hyperlink" Target="https://doi.org/10.1016/j.ssci.2020.104773" TargetMode="Externa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ijid.2020.02.058"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doi.org/10.1016/j.geosus.2020.03.005"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1001/jama.2020.2648" TargetMode="External"/><Relationship Id="rId36"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S2214-109X(20)30074-7"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hyperlink" Target="https://doi.org/10.1038/s41591-020-0883-7" TargetMode="External"/><Relationship Id="rId35" Type="http://schemas.openxmlformats.org/officeDocument/2006/relationships/fontTable" Target="fontTable.xm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12</Pages>
  <Words>4724</Words>
  <Characters>2693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4</cp:revision>
  <dcterms:created xsi:type="dcterms:W3CDTF">2020-05-18T06:36:00Z</dcterms:created>
  <dcterms:modified xsi:type="dcterms:W3CDTF">2020-08-05T13:22:00Z</dcterms:modified>
</cp:coreProperties>
</file>